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282CDC9E"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Source code is available at</w:t>
      </w:r>
      <w:r w:rsidR="00531813">
        <w:t xml:space="preserve"> </w:t>
      </w:r>
      <w:hyperlink r:id="rId9" w:history="1">
        <w:r w:rsidR="00531813" w:rsidRPr="00C16014">
          <w:rPr>
            <w:rStyle w:val="Hyperlink"/>
            <w:highlight w:val="cyan"/>
          </w:rPr>
          <w:t>https://github.com/JC-Price/DeuteRater</w:t>
        </w:r>
      </w:hyperlink>
      <w:r w:rsidR="00F94291" w:rsidRPr="00EB299D">
        <w:rPr>
          <w:highlight w:val="cyan"/>
        </w:rPr>
        <w:t xml:space="preserve">, a .exe is available at </w:t>
      </w:r>
      <w:r w:rsidR="00531813" w:rsidRPr="00531813">
        <w:rPr>
          <w:highlight w:val="cyan"/>
        </w:rPr>
        <w:t>https://github.com/JC-Price/DeuteRater/releases/tag/DeuteRater 2.0</w:t>
      </w:r>
      <w:r w:rsidR="00531813" w:rsidRPr="00531813">
        <w:t xml:space="preserve">.  </w:t>
      </w:r>
      <w:r>
        <w:t xml:space="preserve">This readme will walk through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It is recommended that unless you need to alter the source code for some reason that you download the .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3BDDEA2C" w:rsidR="006210E6" w:rsidRDefault="006210E6" w:rsidP="006210E6">
      <w:r>
        <w:tab/>
        <w:t>Both versions require a Windows operating system (they have only been tested on Windows 10</w:t>
      </w:r>
      <w:r w:rsidR="00A013C4">
        <w:t xml:space="preserve"> and 11</w:t>
      </w:r>
      <w:r>
        <w:t>, but other Windows versions may work as well).</w:t>
      </w:r>
    </w:p>
    <w:p w14:paraId="402A0353" w14:textId="77777777" w:rsidR="006210E6" w:rsidRDefault="006210E6" w:rsidP="006210E6">
      <w:r>
        <w:tab/>
        <w:t>Python source code was created in Python version 3.8.1, therefore that is the minimum python version recommended.  Most imports are included in the basic python install, 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r>
      <w:proofErr w:type="spellStart"/>
      <w:r>
        <w:t>tqdm</w:t>
      </w:r>
      <w:proofErr w:type="spellEnd"/>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563A1ADD" w:rsidR="006210E6" w:rsidRDefault="006210E6" w:rsidP="006210E6">
      <w:r w:rsidRPr="00EB299D">
        <w:rPr>
          <w:highlight w:val="cyan"/>
        </w:rPr>
        <w:t xml:space="preserve">Download the zip folder from </w:t>
      </w:r>
      <w:r w:rsidR="001C2E32" w:rsidRPr="00EB299D">
        <w:rPr>
          <w:highlight w:val="cyan"/>
        </w:rPr>
        <w:t>DeuteRate</w:t>
      </w:r>
      <w:r w:rsidR="00F94291" w:rsidRPr="00F94291">
        <w:rPr>
          <w:highlight w:val="cyan"/>
        </w:rPr>
        <w:t>r 2.0</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removed from this folder without risk of causing an error.  If the position of the .exe is inconvenient you can right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205D735B" w:rsidR="00AC746F" w:rsidRDefault="00EB5A99" w:rsidP="00947440">
      <w:r w:rsidRPr="00EB5A99">
        <w:rPr>
          <w:noProof/>
        </w:rPr>
        <w:lastRenderedPageBreak/>
        <w:drawing>
          <wp:inline distT="0" distB="0" distL="0" distR="0" wp14:anchorId="3C1F373C" wp14:editId="69BE1A2F">
            <wp:extent cx="5943600" cy="5088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8825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50A3FCA0" w:rsidR="00AC746F" w:rsidRDefault="00AC746F" w:rsidP="00AC746F">
      <w:r>
        <w:t xml:space="preserve">How the </w:t>
      </w:r>
      <w:r w:rsidR="00D372DE">
        <w:t>id</w:t>
      </w:r>
      <w:r>
        <w:t xml:space="preserve"> file is created is governed by the pulldown menu below the “Create </w:t>
      </w:r>
      <w:r w:rsidR="00D372DE">
        <w:t>ID</w:t>
      </w:r>
      <w:r>
        <w:t xml:space="preserve"> File” button. The default “Template” setting is best if you have not used PEAKS</w:t>
      </w:r>
      <w:r w:rsidR="009D09AF">
        <w:t xml:space="preserve"> </w:t>
      </w:r>
      <w:r w:rsidR="009D09AF" w:rsidRPr="009D09AF">
        <w:rPr>
          <w:highlight w:val="yellow"/>
        </w:rPr>
        <w:t xml:space="preserve">or </w:t>
      </w:r>
      <w:proofErr w:type="spellStart"/>
      <w:r w:rsidR="009D09AF" w:rsidRPr="009D09AF">
        <w:rPr>
          <w:highlight w:val="yellow"/>
        </w:rPr>
        <w:t>MassHunter</w:t>
      </w:r>
      <w:proofErr w:type="spellEnd"/>
      <w:r>
        <w:t xml:space="preserve"> to identify your </w:t>
      </w:r>
      <w:proofErr w:type="spellStart"/>
      <w:r>
        <w:t>msms</w:t>
      </w:r>
      <w:proofErr w:type="spellEnd"/>
      <w:r>
        <w:t xml:space="preserve"> data.  </w:t>
      </w:r>
    </w:p>
    <w:p w14:paraId="3EC49BBB" w14:textId="77777777" w:rsidR="00AC746F" w:rsidRDefault="00AC746F" w:rsidP="00AC746F">
      <w:r>
        <w:t xml:space="preserve">When you click “Create </w:t>
      </w:r>
      <w:r w:rsidR="00D372DE">
        <w:t>ID</w:t>
      </w:r>
      <w:r>
        <w:t xml:space="preserve"> File” with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14:paraId="17971AB2" w14:textId="0B16A5E9" w:rsidR="00AC746F" w:rsidRDefault="00914C33" w:rsidP="00AC746F">
      <w:r>
        <w:lastRenderedPageBreak/>
        <w:t>For proteomics, t</w:t>
      </w:r>
      <w:r w:rsidR="00AC746F">
        <w:t xml:space="preserve">he following columns must be filled out or analysis will not proceed: </w:t>
      </w:r>
      <w:r w:rsidR="00AC746F" w:rsidRPr="003759F2">
        <w:t>Sequence</w:t>
      </w:r>
      <w:r w:rsidR="00AC746F">
        <w:t xml:space="preserve">, </w:t>
      </w:r>
      <w:r w:rsidR="00AC746F" w:rsidRPr="003759F2">
        <w:t>Protein ID</w:t>
      </w:r>
      <w:r w:rsidR="00AC746F">
        <w:t xml:space="preserve">, </w:t>
      </w:r>
      <w:r w:rsidR="00AC746F" w:rsidRPr="003759F2">
        <w:t>Precursor Retention Time (sec)</w:t>
      </w:r>
      <w:r w:rsidR="00AC746F">
        <w:t xml:space="preserve">, </w:t>
      </w:r>
      <w:r w:rsidR="00AC746F" w:rsidRPr="003759F2">
        <w:t>Precursor m/z</w:t>
      </w:r>
      <w:r w:rsidR="00AC746F">
        <w:t xml:space="preserve">, and </w:t>
      </w:r>
      <w:r w:rsidR="00AC746F" w:rsidRPr="003759F2">
        <w:t>Identification Charge</w:t>
      </w:r>
      <w:r w:rsidR="00871526">
        <w:t>.</w:t>
      </w:r>
    </w:p>
    <w:p w14:paraId="71A4E9FA" w14:textId="6A265FC2" w:rsidR="00914C33" w:rsidRPr="009D09AF" w:rsidRDefault="00914C33" w:rsidP="00AC746F">
      <w:pPr>
        <w:rPr>
          <w:highlight w:val="yellow"/>
        </w:rPr>
      </w:pPr>
      <w:r w:rsidRPr="009D09AF">
        <w:rPr>
          <w:highlight w:val="yellow"/>
        </w:rPr>
        <w:t xml:space="preserve">For lipidomics,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Lipid Unique Identifier, and Lipid Name.</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t>All other columns are for the user’s information and may be left blank or filled with data as you wish.  A description of all columns follows:</w:t>
      </w:r>
    </w:p>
    <w:p w14:paraId="49F9DF20" w14:textId="77777777"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proofErr w:type="spellStart"/>
      <w:r w:rsidRPr="00AE148C">
        <w:t>rt_start</w:t>
      </w:r>
      <w:proofErr w:type="spellEnd"/>
      <w:r>
        <w:t xml:space="preserve"> – the start of the elution peak.</w:t>
      </w:r>
      <w:r w:rsidRPr="005151B4">
        <w:t xml:space="preserve"> </w:t>
      </w:r>
    </w:p>
    <w:p w14:paraId="0F2BBB83" w14:textId="77777777" w:rsidR="00AC746F" w:rsidRPr="00F61322" w:rsidRDefault="00AC746F" w:rsidP="00AC746F">
      <w:proofErr w:type="spellStart"/>
      <w:r w:rsidRPr="00AE148C">
        <w:t>rt_end</w:t>
      </w:r>
      <w:proofErr w:type="spellEnd"/>
      <w:r>
        <w:t xml:space="preserve"> – the end of the elution peak.</w:t>
      </w:r>
    </w:p>
    <w:p w14:paraId="1BC5372E" w14:textId="77777777" w:rsidR="00AC746F" w:rsidRDefault="00AC746F" w:rsidP="00AC746F">
      <w:proofErr w:type="spellStart"/>
      <w:r w:rsidRPr="00AE148C">
        <w:t>rt_width</w:t>
      </w:r>
      <w:proofErr w:type="spellEnd"/>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proofErr w:type="spellStart"/>
      <w:r>
        <w:t>ptm</w:t>
      </w:r>
      <w:proofErr w:type="spellEnd"/>
      <w:r>
        <w:t xml:space="preserve"> – post translational modifications observed</w:t>
      </w:r>
      <w:r w:rsidR="00FA2FBA">
        <w:t>.</w:t>
      </w:r>
    </w:p>
    <w:p w14:paraId="4F17EABA" w14:textId="47D76346" w:rsidR="00AC746F" w:rsidRDefault="00AC746F" w:rsidP="00AC746F">
      <w:proofErr w:type="spellStart"/>
      <w:r>
        <w:t>avg_ppm</w:t>
      </w:r>
      <w:proofErr w:type="spellEnd"/>
      <w:r>
        <w:t xml:space="preserve">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sequence_version</w:t>
      </w:r>
      <w:proofErr w:type="spellEnd"/>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of neutromers</w:t>
      </w:r>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deuteriums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23F5F792"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Unique Identifier – </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HMP – </w:t>
      </w:r>
    </w:p>
    <w:p w14:paraId="408E81B4" w14:textId="1918A053" w:rsidR="00AB6C29"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Results_Analysis</w:t>
      </w:r>
      <w:proofErr w:type="spellEnd"/>
      <w:r w:rsidRPr="00A45A23">
        <w:rPr>
          <w:rFonts w:ascii="Calibri" w:eastAsia="Times New Roman" w:hAnsi="Calibri" w:cs="Calibri"/>
          <w:color w:val="000000"/>
          <w:highlight w:val="yellow"/>
        </w:rPr>
        <w:t xml:space="preserve"> – </w:t>
      </w:r>
    </w:p>
    <w:p w14:paraId="5B83D3ED" w14:textId="5F50E4D2" w:rsidR="00FA2FBA"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Details_Replicates_Used</w:t>
      </w:r>
      <w:proofErr w:type="spellEnd"/>
      <w:r w:rsidRPr="00A45A23">
        <w:rPr>
          <w:rFonts w:ascii="Calibri" w:eastAsia="Times New Roman" w:hAnsi="Calibri" w:cs="Calibri"/>
          <w:color w:val="000000"/>
          <w:highlight w:val="yellow"/>
        </w:rPr>
        <w:t xml:space="preserve"> – </w:t>
      </w:r>
    </w:p>
    <w:p w14:paraId="4424ACA2" w14:textId="69D6C28D"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p>
    <w:p w14:paraId="6EA00F4A" w14:textId="47AABA4E" w:rsidR="00A45A23" w:rsidRPr="00AE148C" w:rsidRDefault="00A45A23" w:rsidP="00AC746F">
      <w:pPr>
        <w:spacing w:line="240" w:lineRule="auto"/>
        <w:rPr>
          <w:rFonts w:ascii="Calibri" w:eastAsia="Times New Roman" w:hAnsi="Calibri" w:cs="Calibri"/>
          <w:color w:val="000000"/>
        </w:rPr>
      </w:pPr>
      <w:proofErr w:type="spellStart"/>
      <w:r w:rsidRPr="00A45A23">
        <w:rPr>
          <w:rFonts w:ascii="Calibri" w:eastAsia="Times New Roman" w:hAnsi="Calibri" w:cs="Calibri"/>
          <w:color w:val="000000"/>
          <w:highlight w:val="yellow"/>
        </w:rPr>
        <w:t>Adduct_cf</w:t>
      </w:r>
      <w:proofErr w:type="spellEnd"/>
      <w:r w:rsidRPr="00A45A2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5B7516BF" w:rsidR="00AC746F" w:rsidRDefault="00AC746F" w:rsidP="00AC746F">
      <w:r>
        <w:t xml:space="preserve">If </w:t>
      </w:r>
      <w:r w:rsidR="003F6327">
        <w:t xml:space="preserve">the </w:t>
      </w:r>
      <w:r>
        <w:t>necessary columns are not completely 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72ED67FC">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00550" cy="10858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2B86479" w:rsidR="00AC746F" w:rsidRDefault="00984BCA" w:rsidP="00AC746F">
      <w:r>
        <w:rPr>
          <w:noProof/>
        </w:rPr>
        <w:lastRenderedPageBreak/>
        <mc:AlternateContent>
          <mc:Choice Requires="wps">
            <w:drawing>
              <wp:anchor distT="0" distB="0" distL="114300" distR="114300" simplePos="0" relativeHeight="251659264" behindDoc="0" locked="0" layoutInCell="1" allowOverlap="1" wp14:anchorId="18BB2683" wp14:editId="76615709">
                <wp:simplePos x="0" y="0"/>
                <wp:positionH relativeFrom="column">
                  <wp:posOffset>2686050</wp:posOffset>
                </wp:positionH>
                <wp:positionV relativeFrom="paragraph">
                  <wp:posOffset>2618740</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A688C" id="Rectangle 10" o:spid="_x0000_s1026" style="position:absolute;margin-left:211.5pt;margin-top:206.2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31516186" wp14:editId="0F610B0C">
                <wp:simplePos x="0" y="0"/>
                <wp:positionH relativeFrom="margin">
                  <wp:align>right</wp:align>
                </wp:positionH>
                <wp:positionV relativeFrom="paragraph">
                  <wp:posOffset>3038475</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E29DE" id="Rectangle 11" o:spid="_x0000_s1026" style="position:absolute;margin-left:227.05pt;margin-top:239.2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" filled="f" strokecolor="#00b0f0" strokeweight="1.5pt">
                <w10:wrap anchorx="margin"/>
              </v:rect>
            </w:pict>
          </mc:Fallback>
        </mc:AlternateContent>
      </w:r>
      <w:r w:rsidRPr="00EB5A99">
        <w:rPr>
          <w:noProof/>
        </w:rPr>
        <w:drawing>
          <wp:inline distT="0" distB="0" distL="0" distR="0" wp14:anchorId="02CDE64B" wp14:editId="1D522E60">
            <wp:extent cx="5943600" cy="508825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22841890" w14:textId="77777777" w:rsidR="00AC746F" w:rsidRDefault="00AC746F" w:rsidP="00AC746F">
      <w:r>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2500" cy="1228725"/>
                    </a:xfrm>
                    <a:prstGeom prst="rect">
                      <a:avLst/>
                    </a:prstGeom>
                  </pic:spPr>
                </pic:pic>
              </a:graphicData>
            </a:graphic>
          </wp:inline>
        </w:drawing>
      </w:r>
    </w:p>
    <w:p w14:paraId="16CB20B6" w14:textId="77777777" w:rsidR="00AC746F" w:rsidRDefault="00AC746F" w:rsidP="00AC746F">
      <w:r>
        <w:t>No matter which step is checked, you will be asked to select a folder at first:</w:t>
      </w:r>
    </w:p>
    <w:p w14:paraId="09B2970D" w14:textId="77777777" w:rsidR="0031366A" w:rsidRDefault="0031366A" w:rsidP="00AC746F">
      <w:pPr>
        <w:rPr>
          <w:noProof/>
        </w:rPr>
      </w:pPr>
      <w:r>
        <w:rPr>
          <w:noProof/>
        </w:rPr>
        <w:lastRenderedPageBreak/>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arned,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step, because changes may cause DeuteRater to error out or give nonsensical results.</w:t>
      </w:r>
    </w:p>
    <w:p w14:paraId="4A7717E4" w14:textId="77777777" w:rsidR="0031366A" w:rsidRDefault="0031366A" w:rsidP="0031366A">
      <w:r>
        <w:lastRenderedPageBreak/>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The first step of Rate Calculation is “Extract”.  The purpose of the Extract step is to find neutromers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to centroid.</w:t>
      </w:r>
    </w:p>
    <w:p w14:paraId="72A0EB6C" w14:textId="77777777" w:rsidR="00D372DE" w:rsidRDefault="00D372DE" w:rsidP="00D372DE">
      <w:r>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 xml:space="preserve">you provided to DeuteRater will have a corresponding output file.  The file will have the same name as the original with </w:t>
      </w:r>
      <w:proofErr w:type="gramStart"/>
      <w:r>
        <w:t>a .</w:t>
      </w:r>
      <w:proofErr w:type="spellStart"/>
      <w:r>
        <w:t>tsv</w:t>
      </w:r>
      <w:proofErr w:type="spellEnd"/>
      <w:proofErr w:type="gramEnd"/>
      <w:r>
        <w:t xml:space="preserve"> extension instead of an .mzML extension.  The file will be the same as the ID file with several extra columns:</w:t>
      </w:r>
    </w:p>
    <w:p w14:paraId="4DDC30D3" w14:textId="3ECB050F" w:rsidR="004D6296" w:rsidRDefault="00B53834" w:rsidP="004D6296">
      <w:proofErr w:type="spellStart"/>
      <w:r>
        <w:t>i</w:t>
      </w:r>
      <w:r w:rsidR="004D6296">
        <w:t>d_index</w:t>
      </w:r>
      <w:proofErr w:type="spellEnd"/>
      <w:r w:rsidR="004D6296">
        <w:t xml:space="preserve"> – an internal index of the file</w:t>
      </w:r>
    </w:p>
    <w:p w14:paraId="1349E7E5" w14:textId="0D0125EA" w:rsidR="004D6296" w:rsidRDefault="00B53834" w:rsidP="004D6296">
      <w:proofErr w:type="spellStart"/>
      <w:r>
        <w:t>m</w:t>
      </w:r>
      <w:r w:rsidR="004D6296">
        <w:t>z</w:t>
      </w:r>
      <w:proofErr w:type="spellEnd"/>
      <w:r w:rsidR="004D6296">
        <w:t xml:space="preserve">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proofErr w:type="spellStart"/>
      <w:r>
        <w:t>n</w:t>
      </w:r>
      <w:r w:rsidR="004D6296">
        <w:t>_isos</w:t>
      </w:r>
      <w:proofErr w:type="spellEnd"/>
      <w:r w:rsidR="004D6296">
        <w:t xml:space="preserve"> – neutromers to </w:t>
      </w:r>
      <w:proofErr w:type="gramStart"/>
      <w:r w:rsidR="004D6296">
        <w:t>extract</w:t>
      </w:r>
      <w:proofErr w:type="gramEnd"/>
    </w:p>
    <w:p w14:paraId="05EF149E" w14:textId="4271DBD4" w:rsidR="004D6296" w:rsidRDefault="00B53834" w:rsidP="004D6296">
      <w:r>
        <w:t>m</w:t>
      </w:r>
      <w:r w:rsidR="004D6296">
        <w:t>ass – neutral mass</w:t>
      </w:r>
    </w:p>
    <w:p w14:paraId="3FF6A267" w14:textId="392FF921" w:rsidR="004D6296" w:rsidRDefault="00B53834" w:rsidP="004D6296">
      <w:proofErr w:type="spellStart"/>
      <w:r>
        <w:lastRenderedPageBreak/>
        <w:t>m</w:t>
      </w:r>
      <w:r w:rsidR="004D6296">
        <w:t>zs</w:t>
      </w:r>
      <w:proofErr w:type="spellEnd"/>
      <w:r w:rsidR="004D6296">
        <w:t xml:space="preserve"> – the actual </w:t>
      </w:r>
      <w:proofErr w:type="spellStart"/>
      <w:r w:rsidR="004D6296">
        <w:t>mzs</w:t>
      </w:r>
      <w:proofErr w:type="spellEnd"/>
      <w:r w:rsidR="004D6296">
        <w:t xml:space="preserve"> found in </w:t>
      </w:r>
      <w:proofErr w:type="gramStart"/>
      <w:r w:rsidR="004D6296">
        <w:t>the .mzML</w:t>
      </w:r>
      <w:proofErr w:type="gramEnd"/>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w:t>
      </w:r>
      <w:proofErr w:type="gramStart"/>
      <w:r w:rsidR="004D6296">
        <w:t>the .mzML</w:t>
      </w:r>
      <w:proofErr w:type="gramEnd"/>
    </w:p>
    <w:p w14:paraId="5241BA5B"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r w:rsidR="00010C9E">
        <w:t>neutromer</w:t>
      </w:r>
      <w:r>
        <w:t xml:space="preserve"> peak in front of the first neutromer extracted if the extractor is extracting on a </w:t>
      </w:r>
      <w:r w:rsidR="00010C9E">
        <w:t>neutromer</w:t>
      </w:r>
      <w:r>
        <w:t xml:space="preserve"> other than the first</w:t>
      </w:r>
    </w:p>
    <w:p w14:paraId="3E971D49" w14:textId="4FCA559C" w:rsidR="004D6296" w:rsidRDefault="004D6296" w:rsidP="004D6296">
      <w:proofErr w:type="spellStart"/>
      <w:r w:rsidRPr="00B368C7">
        <w:t>lookback_abundances</w:t>
      </w:r>
      <w:proofErr w:type="spellEnd"/>
      <w:r>
        <w:t xml:space="preserve"> – abundance of the </w:t>
      </w:r>
      <w:r w:rsidR="00010C9E">
        <w:t>neutromer</w:t>
      </w:r>
      <w:r>
        <w:t xml:space="preserve"> peak in front of the first neutromer extracted if the extractor is extracting on a </w:t>
      </w:r>
      <w:r w:rsidR="00010C9E">
        <w:t>neutromer</w:t>
      </w:r>
      <w:r>
        <w:t xml:space="preserve"> other than the first</w:t>
      </w:r>
    </w:p>
    <w:p w14:paraId="464B4665" w14:textId="77777777"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r w:rsidR="00010C9E">
        <w:t>neutromer</w:t>
      </w:r>
      <w:r>
        <w:t xml:space="preserve"> peak behind the last neutromer extracted if the extractor is extracting insufficient neutromers.</w:t>
      </w:r>
    </w:p>
    <w:p w14:paraId="50D87877" w14:textId="12F01A7F" w:rsidR="004D6296" w:rsidRDefault="004D6296" w:rsidP="004D6296">
      <w:proofErr w:type="spellStart"/>
      <w:r w:rsidRPr="00B368C7">
        <w:t>lookback_abundances</w:t>
      </w:r>
      <w:proofErr w:type="spellEnd"/>
      <w:r>
        <w:t xml:space="preserve"> - abundance of the </w:t>
      </w:r>
      <w:r w:rsidR="00010C9E">
        <w:t>ne</w:t>
      </w:r>
      <w:r w:rsidR="00C95D81">
        <w:t>ut</w:t>
      </w:r>
      <w:r w:rsidR="00010C9E">
        <w:t>romer</w:t>
      </w:r>
      <w:r>
        <w:t xml:space="preserve"> peak behind the last neutromer extracted if the extractor is extracting insufficient neutromers.</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proofErr w:type="spellStart"/>
      <w:r>
        <w:t>rt_min</w:t>
      </w:r>
      <w:proofErr w:type="spellEnd"/>
      <w:r>
        <w:t xml:space="preserve"> – minimum retention time </w:t>
      </w:r>
      <w:proofErr w:type="gramStart"/>
      <w:r>
        <w:t>observed</w:t>
      </w:r>
      <w:proofErr w:type="gramEnd"/>
    </w:p>
    <w:p w14:paraId="59078951" w14:textId="77777777" w:rsidR="004D6296" w:rsidRDefault="004D6296" w:rsidP="004D6296">
      <w:proofErr w:type="spellStart"/>
      <w:r>
        <w:t>rt_max</w:t>
      </w:r>
      <w:proofErr w:type="spellEnd"/>
      <w:r>
        <w:t xml:space="preserve"> – maximum retention time observed</w:t>
      </w:r>
    </w:p>
    <w:p w14:paraId="112BD5F9" w14:textId="40F02B17" w:rsidR="004D6296" w:rsidRDefault="004D6296" w:rsidP="004D6296">
      <w:proofErr w:type="spellStart"/>
      <w:r w:rsidRPr="00B368C7">
        <w:t>baseline_signal</w:t>
      </w:r>
      <w:proofErr w:type="spellEnd"/>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w:t>
      </w:r>
      <w:proofErr w:type="gramStart"/>
      <w:r>
        <w:t>metric</w:t>
      </w:r>
      <w:proofErr w:type="gramEnd"/>
      <w:r>
        <w:t xml:space="preserve"> </w:t>
      </w:r>
    </w:p>
    <w:p w14:paraId="2EAF1183" w14:textId="77777777" w:rsidR="004D6296" w:rsidRDefault="004D6296" w:rsidP="004D6296">
      <w:proofErr w:type="spellStart"/>
      <w:r w:rsidRPr="00B368C7">
        <w:t>mzs_list</w:t>
      </w:r>
      <w:proofErr w:type="spellEnd"/>
      <w:r>
        <w:t xml:space="preserve"> – only filled for chromatography division setting.</w:t>
      </w:r>
    </w:p>
    <w:p w14:paraId="0D3F8C42" w14:textId="77777777" w:rsidR="004D6296" w:rsidRDefault="004D6296" w:rsidP="004D6296">
      <w:proofErr w:type="spellStart"/>
      <w:r w:rsidRPr="00B368C7">
        <w:t>intensities_list</w:t>
      </w:r>
      <w:proofErr w:type="spellEnd"/>
      <w:r>
        <w:t xml:space="preserve"> – only filled for chromatography division setting.</w:t>
      </w:r>
    </w:p>
    <w:p w14:paraId="59F48642"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proofErr w:type="spellStart"/>
      <w:r w:rsidRPr="003F3991">
        <w:rPr>
          <w:rFonts w:ascii="Calibri" w:eastAsia="Times New Roman" w:hAnsi="Calibri" w:cs="Calibri"/>
          <w:color w:val="000000"/>
          <w:highlight w:val="yellow"/>
        </w:rPr>
        <w:t>Id_path</w:t>
      </w:r>
      <w:proofErr w:type="spellEnd"/>
      <w:r w:rsidRPr="003F3991">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Updated</w:t>
      </w:r>
      <w:proofErr w:type="spellEnd"/>
      <w:r w:rsidRPr="00A639D4">
        <w:rPr>
          <w:rFonts w:ascii="Calibri" w:eastAsia="Times New Roman" w:hAnsi="Calibri" w:cs="Calibri"/>
          <w:color w:val="000000"/>
          <w:highlight w:val="yellow"/>
        </w:rPr>
        <w:t xml:space="preserve">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Error</w:t>
      </w:r>
      <w:proofErr w:type="spellEnd"/>
      <w:r w:rsidRPr="00A639D4">
        <w:rPr>
          <w:rFonts w:ascii="Calibri" w:eastAsia="Times New Roman" w:hAnsi="Calibri" w:cs="Calibri"/>
          <w:color w:val="000000"/>
          <w:highlight w:val="yellow"/>
        </w:rPr>
        <w:t xml:space="preserve">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_name</w:t>
      </w:r>
      <w:proofErr w:type="spellEnd"/>
      <w:r w:rsidRPr="00A639D4">
        <w:rPr>
          <w:rFonts w:ascii="Calibri" w:eastAsia="Times New Roman" w:hAnsi="Calibri" w:cs="Calibri"/>
          <w:color w:val="000000"/>
          <w:highlight w:val="yellow"/>
        </w:rPr>
        <w:t xml:space="preserv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n</w:t>
      </w:r>
      <w:r w:rsidRPr="00A639D4">
        <w:rPr>
          <w:rFonts w:ascii="Calibri" w:eastAsia="Times New Roman" w:hAnsi="Calibri" w:cs="Calibri"/>
          <w:color w:val="000000"/>
          <w:highlight w:val="yellow"/>
        </w:rPr>
        <w:t>ame_check</w:t>
      </w:r>
      <w:proofErr w:type="spellEnd"/>
      <w:r w:rsidRPr="00A639D4">
        <w:rPr>
          <w:rFonts w:ascii="Calibri" w:eastAsia="Times New Roman" w:hAnsi="Calibri" w:cs="Calibri"/>
          <w:color w:val="000000"/>
          <w:highlight w:val="yellow"/>
        </w:rPr>
        <w:t xml:space="preserve"> – </w:t>
      </w:r>
    </w:p>
    <w:p w14:paraId="021B7F78" w14:textId="7C067462"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lastRenderedPageBreak/>
        <w:t>f</w:t>
      </w:r>
      <w:r w:rsidRPr="00A639D4">
        <w:rPr>
          <w:rFonts w:ascii="Calibri" w:eastAsia="Times New Roman" w:hAnsi="Calibri" w:cs="Calibri"/>
          <w:color w:val="000000"/>
          <w:highlight w:val="yellow"/>
        </w:rPr>
        <w:t xml:space="preserve">ilename – </w:t>
      </w:r>
      <w:r w:rsidR="005C526D">
        <w:rPr>
          <w:rFonts w:ascii="Calibri" w:eastAsia="Times New Roman" w:hAnsi="Calibri" w:cs="Calibri"/>
          <w:color w:val="000000"/>
          <w:highlight w:val="yellow"/>
        </w:rPr>
        <w:t>name of the .mzML file</w:t>
      </w:r>
    </w:p>
    <w:p w14:paraId="717E5AEF" w14:textId="0CEAB038" w:rsidR="00A639D4" w:rsidRDefault="00A639D4" w:rsidP="004D6296">
      <w:pPr>
        <w:spacing w:line="240" w:lineRule="auto"/>
        <w:rPr>
          <w:rFonts w:ascii="Calibri" w:eastAsia="Times New Roman" w:hAnsi="Calibri" w:cs="Calibri"/>
          <w:color w:val="000000"/>
        </w:rPr>
      </w:pPr>
      <w:proofErr w:type="spellStart"/>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w:t>
      </w:r>
      <w:proofErr w:type="spellEnd"/>
      <w:r w:rsidRPr="00A639D4">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output .</w:t>
      </w:r>
      <w:proofErr w:type="spellStart"/>
      <w:r>
        <w:t>tsvs</w:t>
      </w:r>
      <w:proofErr w:type="spellEnd"/>
      <w:r>
        <w:t xml:space="preserve"> from an extractor step, otherwise it will continue with the data that was used in the extractor. If step is checked you will be provided with a table like the following:</w:t>
      </w:r>
    </w:p>
    <w:p w14:paraId="37C83AC9" w14:textId="77777777" w:rsidR="00261D90" w:rsidRDefault="00261D90" w:rsidP="00261D90">
      <w:r>
        <w:rPr>
          <w:noProof/>
        </w:rPr>
        <w:drawing>
          <wp:inline distT="0" distB="0" distL="0" distR="0" wp14:anchorId="3643F507" wp14:editId="681BDFAA">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2834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matter, so long as they are consistent.  It will change the interpretation. If you use hours rat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lastRenderedPageBreak/>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77777777"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14:paraId="55FB6675" w14:textId="77777777" w:rsidR="00BC5AFE" w:rsidRDefault="00C171E3" w:rsidP="00261D90">
      <w:proofErr w:type="spellStart"/>
      <w:r>
        <w:t>Ctrl+c</w:t>
      </w:r>
      <w:proofErr w:type="spellEnd"/>
      <w:r>
        <w:t xml:space="preserve"> for copy, </w:t>
      </w:r>
      <w:proofErr w:type="spellStart"/>
      <w:r>
        <w:t>Ctrl+v</w:t>
      </w:r>
      <w:proofErr w:type="spellEnd"/>
      <w:r>
        <w:t xml:space="preserve">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t>A completed table looks like this:</w:t>
      </w:r>
    </w:p>
    <w:p w14:paraId="799A7670" w14:textId="77777777" w:rsidR="00C171E3" w:rsidRDefault="00C171E3" w:rsidP="00261D90">
      <w:r>
        <w:rPr>
          <w:noProof/>
        </w:rPr>
        <w:drawing>
          <wp:inline distT="0" distB="0" distL="0" distR="0" wp14:anchorId="10605999" wp14:editId="5B59F814">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24530"/>
                    </a:xfrm>
                    <a:prstGeom prst="rect">
                      <a:avLst/>
                    </a:prstGeom>
                  </pic:spPr>
                </pic:pic>
              </a:graphicData>
            </a:graphic>
          </wp:inline>
        </w:drawing>
      </w:r>
    </w:p>
    <w:p w14:paraId="35BEAA1D"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6E90E516" w14:textId="77777777" w:rsidR="00A90250" w:rsidRDefault="00A90250" w:rsidP="00A9025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is </w:t>
      </w:r>
      <w:r w:rsidR="001C61A6">
        <w:t xml:space="preserve">a few small processes which are needed for later calculations.  All extracted files are added together and any peptides that have no data in an extracted </w:t>
      </w:r>
      <w:r w:rsidR="001C61A6">
        <w:lastRenderedPageBreak/>
        <w:t>file are removed from that extracted file. The information from the table “</w:t>
      </w:r>
      <w:r w:rsidR="001C61A6" w:rsidRPr="001C61A6">
        <w:t>Provide Time and Enrichment</w:t>
      </w:r>
      <w:r w:rsidR="001C61A6">
        <w:t>”, the time, enrichment, sample group, and biological replicate, are added to the table. The n-value, the number of hydrogens which can be replaced by deuteriums,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The output file is similar to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each row in your database the unlabeled isotopic spectrum, in both abundance and m/z, will be calculated.  These values will then be calculated assuming all copies of that 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After the unlabeled spectra and the fully labeled spectra have been calculated, the amount of turnover that has actually occurred (fraction new) is calculated.  This is done in three different ways:</w:t>
      </w:r>
    </w:p>
    <w:p w14:paraId="7E253342" w14:textId="77777777" w:rsidR="000645EB" w:rsidRDefault="000645EB" w:rsidP="001C61A6">
      <w:r>
        <w:t xml:space="preserve">Abundance: </w:t>
      </w:r>
      <w:r w:rsidR="00EB0C72">
        <w:t xml:space="preserve">for each </w:t>
      </w:r>
      <w:r w:rsidR="00010C9E">
        <w:t>neutromer peak in a given row, turnover is calculated using the following equation:</w:t>
      </w:r>
    </w:p>
    <w:p w14:paraId="742C64F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neutromers and the results are compared.  By </w:t>
      </w:r>
      <w:r w:rsidR="00AF0B37">
        <w:t>default,</w:t>
      </w:r>
      <w:r>
        <w:t xml:space="preserve"> the monoisotopic peak is treated as the true value because the change tends to be largest and can only move in one direction.  This can be adjusted in the settings menu</w:t>
      </w:r>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Combined: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ere performed. By </w:t>
      </w:r>
      <w:proofErr w:type="gramStart"/>
      <w:r w:rsidR="007B184F">
        <w:t>default</w:t>
      </w:r>
      <w:proofErr w:type="gramEnd"/>
      <w:r w:rsidR="007B184F">
        <w:t xml:space="preserve">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230F104A" w:rsidR="00903162" w:rsidRPr="007302B3" w:rsidRDefault="007302B3" w:rsidP="001C61A6">
      <w:pPr>
        <w:rPr>
          <w:highlight w:val="yellow"/>
        </w:rPr>
      </w:pPr>
      <w:r w:rsidRPr="007302B3">
        <w:rPr>
          <w:highlight w:val="yellow"/>
        </w:rPr>
        <w:t>t</w:t>
      </w:r>
      <w:r w:rsidR="00903162" w:rsidRPr="007302B3">
        <w:rPr>
          <w:highlight w:val="yellow"/>
        </w:rPr>
        <w:t xml:space="preserve">ime – </w:t>
      </w:r>
      <w:r w:rsidR="009103E4">
        <w:rPr>
          <w:highlight w:val="yellow"/>
        </w:rPr>
        <w:t>At which timepoint this sample was taken.</w:t>
      </w:r>
    </w:p>
    <w:p w14:paraId="0A5371E8" w14:textId="476FB139" w:rsidR="00903162" w:rsidRPr="007302B3" w:rsidRDefault="007302B3" w:rsidP="001C61A6">
      <w:pPr>
        <w:rPr>
          <w:highlight w:val="yellow"/>
        </w:rPr>
      </w:pPr>
      <w:r w:rsidRPr="007302B3">
        <w:rPr>
          <w:highlight w:val="yellow"/>
        </w:rPr>
        <w:lastRenderedPageBreak/>
        <w:t>e</w:t>
      </w:r>
      <w:r w:rsidR="001B6D9C" w:rsidRPr="007302B3">
        <w:rPr>
          <w:highlight w:val="yellow"/>
        </w:rPr>
        <w:t xml:space="preserve">nrichment – </w:t>
      </w:r>
    </w:p>
    <w:p w14:paraId="7F939174" w14:textId="3929C486" w:rsidR="001B6D9C" w:rsidRPr="007302B3" w:rsidRDefault="007302B3" w:rsidP="001C61A6">
      <w:pPr>
        <w:rPr>
          <w:highlight w:val="yellow"/>
        </w:rPr>
      </w:pPr>
      <w:proofErr w:type="spellStart"/>
      <w:r w:rsidRPr="007302B3">
        <w:rPr>
          <w:highlight w:val="yellow"/>
        </w:rPr>
        <w:t>s</w:t>
      </w:r>
      <w:r w:rsidR="001B6D9C" w:rsidRPr="007302B3">
        <w:rPr>
          <w:highlight w:val="yellow"/>
        </w:rPr>
        <w:t>ample_group</w:t>
      </w:r>
      <w:proofErr w:type="spellEnd"/>
      <w:r w:rsidR="001B6D9C" w:rsidRPr="007302B3">
        <w:rPr>
          <w:highlight w:val="yellow"/>
        </w:rPr>
        <w:t xml:space="preserve"> – </w:t>
      </w:r>
    </w:p>
    <w:p w14:paraId="5394F053" w14:textId="382A4231" w:rsidR="001B6D9C" w:rsidRPr="007302B3" w:rsidRDefault="007302B3" w:rsidP="001C61A6">
      <w:pPr>
        <w:rPr>
          <w:highlight w:val="yellow"/>
        </w:rPr>
      </w:pPr>
      <w:proofErr w:type="spellStart"/>
      <w:r w:rsidRPr="007302B3">
        <w:rPr>
          <w:highlight w:val="yellow"/>
        </w:rPr>
        <w:t>b</w:t>
      </w:r>
      <w:r w:rsidR="001B6D9C" w:rsidRPr="007302B3">
        <w:rPr>
          <w:highlight w:val="yellow"/>
        </w:rPr>
        <w:t>io_rep</w:t>
      </w:r>
      <w:proofErr w:type="spellEnd"/>
      <w:r w:rsidR="001B6D9C" w:rsidRPr="007302B3">
        <w:rPr>
          <w:highlight w:val="yellow"/>
        </w:rPr>
        <w:t xml:space="preserve"> – </w:t>
      </w:r>
      <w:r w:rsidR="009103E4">
        <w:rPr>
          <w:highlight w:val="yellow"/>
        </w:rPr>
        <w:t>The biological replicate of the sample being analyzed.</w:t>
      </w:r>
    </w:p>
    <w:p w14:paraId="7741D506" w14:textId="2DECEC91" w:rsidR="001B6D9C" w:rsidRPr="007302B3" w:rsidRDefault="007302B3" w:rsidP="001C61A6">
      <w:pPr>
        <w:rPr>
          <w:highlight w:val="yellow"/>
        </w:rPr>
      </w:pPr>
      <w:proofErr w:type="spellStart"/>
      <w:r w:rsidRPr="007302B3">
        <w:rPr>
          <w:highlight w:val="yellow"/>
        </w:rPr>
        <w:t>a</w:t>
      </w:r>
      <w:r w:rsidR="001B6D9C" w:rsidRPr="007302B3">
        <w:rPr>
          <w:highlight w:val="yellow"/>
        </w:rPr>
        <w:t>dduct_molecule_sg</w:t>
      </w:r>
      <w:proofErr w:type="spellEnd"/>
      <w:r w:rsidR="001B6D9C" w:rsidRPr="007302B3">
        <w:rPr>
          <w:highlight w:val="yellow"/>
        </w:rPr>
        <w:t xml:space="preserve"> – </w:t>
      </w:r>
    </w:p>
    <w:p w14:paraId="44F8653F" w14:textId="261A876E" w:rsidR="007302B3" w:rsidRPr="007302B3" w:rsidRDefault="007302B3" w:rsidP="001C61A6">
      <w:pPr>
        <w:rPr>
          <w:highlight w:val="yellow"/>
        </w:rPr>
      </w:pPr>
      <w:proofErr w:type="spellStart"/>
      <w:r w:rsidRPr="007302B3">
        <w:rPr>
          <w:highlight w:val="yellow"/>
        </w:rPr>
        <w:t>n</w:t>
      </w:r>
      <w:r w:rsidR="001B6D9C" w:rsidRPr="007302B3">
        <w:rPr>
          <w:highlight w:val="yellow"/>
        </w:rPr>
        <w:t>_val_calc_n</w:t>
      </w:r>
      <w:proofErr w:type="spellEnd"/>
      <w:r w:rsidR="001B6D9C" w:rsidRPr="007302B3">
        <w:rPr>
          <w:highlight w:val="yellow"/>
        </w:rPr>
        <w:t xml:space="preserve">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proofErr w:type="spellStart"/>
      <w:r w:rsidRPr="007302B3">
        <w:rPr>
          <w:highlight w:val="yellow"/>
        </w:rPr>
        <w:t>s</w:t>
      </w:r>
      <w:r w:rsidR="001B6D9C" w:rsidRPr="007302B3">
        <w:rPr>
          <w:highlight w:val="yellow"/>
        </w:rPr>
        <w:t>tddev</w:t>
      </w:r>
      <w:proofErr w:type="spellEnd"/>
      <w:r w:rsidR="001B6D9C" w:rsidRPr="007302B3">
        <w:rPr>
          <w:highlight w:val="yellow"/>
        </w:rPr>
        <w:t xml:space="preserve"> – </w:t>
      </w:r>
    </w:p>
    <w:p w14:paraId="2ADF84FC" w14:textId="412230D2" w:rsidR="001B6D9C" w:rsidRPr="007302B3" w:rsidRDefault="007302B3" w:rsidP="001C61A6">
      <w:pPr>
        <w:rPr>
          <w:highlight w:val="yellow"/>
        </w:rPr>
      </w:pPr>
      <w:proofErr w:type="spellStart"/>
      <w:r w:rsidRPr="007302B3">
        <w:rPr>
          <w:highlight w:val="yellow"/>
        </w:rPr>
        <w:t>d</w:t>
      </w:r>
      <w:r w:rsidR="001B6D9C" w:rsidRPr="007302B3">
        <w:rPr>
          <w:highlight w:val="yellow"/>
        </w:rPr>
        <w:t>lt_n</w:t>
      </w:r>
      <w:proofErr w:type="spellEnd"/>
      <w:r w:rsidR="001B6D9C" w:rsidRPr="007302B3">
        <w:rPr>
          <w:highlight w:val="yellow"/>
        </w:rPr>
        <w:t xml:space="preserve"> – </w:t>
      </w:r>
    </w:p>
    <w:p w14:paraId="5BFAF809" w14:textId="3F2C42D5" w:rsidR="001B6D9C" w:rsidRPr="007302B3" w:rsidRDefault="007302B3" w:rsidP="001C61A6">
      <w:pPr>
        <w:rPr>
          <w:highlight w:val="yellow"/>
        </w:rPr>
      </w:pPr>
      <w:proofErr w:type="spellStart"/>
      <w:r w:rsidRPr="007302B3">
        <w:rPr>
          <w:highlight w:val="yellow"/>
        </w:rPr>
        <w:t>d</w:t>
      </w:r>
      <w:r w:rsidR="001B6D9C" w:rsidRPr="007302B3">
        <w:rPr>
          <w:highlight w:val="yellow"/>
        </w:rPr>
        <w:t>lt_stddev</w:t>
      </w:r>
      <w:proofErr w:type="spellEnd"/>
      <w:r w:rsidR="001B6D9C" w:rsidRPr="007302B3">
        <w:rPr>
          <w:highlight w:val="yellow"/>
        </w:rPr>
        <w:t xml:space="preserve"> – </w:t>
      </w:r>
    </w:p>
    <w:p w14:paraId="18A2531C" w14:textId="25B44623" w:rsidR="001B6D9C" w:rsidRPr="007302B3" w:rsidRDefault="007302B3" w:rsidP="001C61A6">
      <w:pPr>
        <w:rPr>
          <w:highlight w:val="yellow"/>
        </w:rPr>
      </w:pPr>
      <w:proofErr w:type="spellStart"/>
      <w:r w:rsidRPr="007302B3">
        <w:rPr>
          <w:highlight w:val="yellow"/>
        </w:rPr>
        <w:t>n_value</w:t>
      </w:r>
      <w:proofErr w:type="spellEnd"/>
      <w:r w:rsidRPr="007302B3">
        <w:rPr>
          <w:highlight w:val="yellow"/>
        </w:rPr>
        <w:t xml:space="preserve"> – </w:t>
      </w:r>
    </w:p>
    <w:p w14:paraId="50F935DF" w14:textId="087E754D" w:rsidR="007302B3" w:rsidRPr="007302B3" w:rsidRDefault="007302B3" w:rsidP="001C61A6">
      <w:pPr>
        <w:rPr>
          <w:highlight w:val="yellow"/>
        </w:rPr>
      </w:pPr>
      <w:proofErr w:type="spellStart"/>
      <w:r w:rsidRPr="007302B3">
        <w:rPr>
          <w:highlight w:val="yellow"/>
        </w:rPr>
        <w:t>low_Cl_n_value</w:t>
      </w:r>
      <w:proofErr w:type="spellEnd"/>
      <w:r w:rsidRPr="007302B3">
        <w:rPr>
          <w:highlight w:val="yellow"/>
        </w:rPr>
        <w:t xml:space="preserve"> – </w:t>
      </w:r>
    </w:p>
    <w:p w14:paraId="076B67DF" w14:textId="5FF84430" w:rsidR="007302B3" w:rsidRDefault="007302B3" w:rsidP="001C61A6">
      <w:proofErr w:type="spellStart"/>
      <w:r w:rsidRPr="007302B3">
        <w:rPr>
          <w:highlight w:val="yellow"/>
        </w:rPr>
        <w:t>high_Cl_n_value</w:t>
      </w:r>
      <w:proofErr w:type="spellEnd"/>
      <w:r w:rsidRPr="007302B3">
        <w:rPr>
          <w:highlight w:val="yellow"/>
        </w:rPr>
        <w:t xml:space="preserv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r w:rsidRPr="00345B69">
        <w:t>frac_new_abunds</w:t>
      </w:r>
      <w:r>
        <w:t xml:space="preserve"> – this column is </w:t>
      </w:r>
      <w:r w:rsidR="00845955">
        <w:t>the following equation used on each neutromer peak:</w:t>
      </w:r>
    </w:p>
    <w:p w14:paraId="07680D57"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proofErr w:type="spellStart"/>
      <w:r w:rsidRPr="00845955">
        <w:t>frac_new_abunds_std_dev</w:t>
      </w:r>
      <w:proofErr w:type="spellEnd"/>
      <w:r>
        <w:t xml:space="preserve"> – the standard deviation of all peaks calculated in frac_new_abunds.  If this value is too high, the abundance measurement will be dropped from further consideration.</w:t>
      </w:r>
    </w:p>
    <w:p w14:paraId="1BFC2735" w14:textId="77777777" w:rsidR="00845955" w:rsidRDefault="00845955" w:rsidP="001C61A6">
      <w:r>
        <w:t>Abund_fn – abundance fraction new.  This the actual amount of the pool of the measured peptide that has turned over since the start of label introduction.  This is calculated using the frac_new_abunds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proofErr w:type="spellStart"/>
      <w:r w:rsidRPr="00845955">
        <w:t>observed_neutral_masses</w:t>
      </w:r>
      <w:proofErr w:type="spellEnd"/>
      <w:r>
        <w:t xml:space="preserve"> – the observed neutral masses of each neutromer peak for this peptide from the relevant </w:t>
      </w:r>
      <w:proofErr w:type="spellStart"/>
      <w:r>
        <w:t>mzml</w:t>
      </w:r>
      <w:proofErr w:type="spellEnd"/>
      <w:r>
        <w:t xml:space="preserve">.  </w:t>
      </w:r>
      <w:r w:rsidR="00D969AD">
        <w:t>Values are space separated.</w:t>
      </w:r>
    </w:p>
    <w:p w14:paraId="3E61181D" w14:textId="77777777" w:rsidR="00D969AD" w:rsidRDefault="00D969AD" w:rsidP="001C61A6">
      <w:proofErr w:type="spellStart"/>
      <w:r w:rsidRPr="00D969AD">
        <w:t>theory_unlabeled_mzs</w:t>
      </w:r>
      <w:proofErr w:type="spellEnd"/>
      <w:r>
        <w:t xml:space="preserve"> – the calculated neutral masses for each neutromer peak if no deuterium was incorporated. Values are space separated.</w:t>
      </w:r>
    </w:p>
    <w:p w14:paraId="2DE6DC10" w14:textId="77777777" w:rsidR="00D969AD" w:rsidRDefault="00D969AD" w:rsidP="00D969AD">
      <w:proofErr w:type="spellStart"/>
      <w:r w:rsidRPr="00D969AD">
        <w:t>theory_labeled_mzs</w:t>
      </w:r>
      <w:proofErr w:type="spellEnd"/>
      <w:r>
        <w:t xml:space="preserve"> – the calculated neutral masses for each neutromer peak at time infinity with constant deuterium incorporation. Values are space separated.</w:t>
      </w:r>
    </w:p>
    <w:p w14:paraId="0C952F40" w14:textId="77777777" w:rsidR="00D969AD" w:rsidRDefault="00D969AD" w:rsidP="00D969AD">
      <w:proofErr w:type="spellStart"/>
      <w:r w:rsidRPr="00D969AD">
        <w:t>frac_new_mzs</w:t>
      </w:r>
      <w:proofErr w:type="spellEnd"/>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59FAF8B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applied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0C259799"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193584C1" w14:textId="77777777" w:rsidR="00636C61" w:rsidRPr="00010C9E" w:rsidRDefault="00636C61" w:rsidP="00D969AD">
      <w:pPr>
        <w:rPr>
          <w:rFonts w:eastAsiaTheme="minorEastAsia"/>
        </w:rPr>
      </w:pPr>
      <w:proofErr w:type="spellStart"/>
      <w:r w:rsidRPr="00636C61">
        <w:t>Nsfn</w:t>
      </w:r>
      <w:proofErr w:type="spellEnd"/>
      <w:r>
        <w:t xml:space="preserve"> – neutromer spacing fraction new.  This the actual amount of the pool of the measured peptide that has turned over since the start of label introduction.  This is median of </w:t>
      </w:r>
      <w:proofErr w:type="spellStart"/>
      <w:r>
        <w:t>frac_new_mzs_outlier_checked</w:t>
      </w:r>
      <w:proofErr w:type="spellEnd"/>
      <w:r>
        <w:t>.</w:t>
      </w:r>
    </w:p>
    <w:p w14:paraId="35328E1F"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r w:rsidRPr="00636C61">
        <w:t>frac_new_abunds</w:t>
      </w:r>
      <w:r>
        <w:t xml:space="preserve"> and </w:t>
      </w:r>
      <w:proofErr w:type="spellStart"/>
      <w:r w:rsidRPr="00D969AD">
        <w:t>frac_new_mzs</w:t>
      </w:r>
      <w:proofErr w:type="spellEnd"/>
      <w:r>
        <w:t>.</w:t>
      </w:r>
      <w:r w:rsidR="006A462D">
        <w:t xml:space="preserve"> Values are space delimited.</w:t>
      </w:r>
    </w:p>
    <w:p w14:paraId="6F8302F7" w14:textId="77777777" w:rsidR="00636C61" w:rsidRDefault="00636C61" w:rsidP="00D969AD">
      <w:proofErr w:type="spellStart"/>
      <w:r w:rsidRPr="00636C61">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1015B76B"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2C2A36C0" w14:textId="77777777" w:rsidR="006A462D" w:rsidRDefault="006A462D" w:rsidP="006A462D">
      <w:proofErr w:type="spellStart"/>
      <w:r>
        <w:lastRenderedPageBreak/>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 xml:space="preserve">This option produces three outputs; </w:t>
      </w:r>
      <w:proofErr w:type="spellStart"/>
      <w:r>
        <w:t>Graph_Folder</w:t>
      </w:r>
      <w:proofErr w:type="spellEnd"/>
      <w:r>
        <w:t xml:space="preserve">, calculated_rates.csv, </w:t>
      </w:r>
      <w:proofErr w:type="spellStart"/>
      <w:r>
        <w:t>calculated_rates_datapoints.tsv</w:t>
      </w:r>
      <w:proofErr w:type="spellEnd"/>
      <w:r>
        <w:t>.  We will go over each of them.</w:t>
      </w:r>
    </w:p>
    <w:p w14:paraId="65A99267" w14:textId="172F40DA"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t>
      </w:r>
      <w:r w:rsidR="00084E2E" w:rsidRPr="00F5311D">
        <w:rPr>
          <w:highlight w:val="yellow"/>
        </w:rPr>
        <w:t>or [lipid unique identifier]_[Subject Group]_[relevant column name]</w:t>
      </w:r>
      <w:r w:rsidR="00084E2E">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fit</w:t>
      </w:r>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fit the Abundance fit equation</w:t>
      </w:r>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equation</w:t>
      </w:r>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equation</w:t>
      </w:r>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as</w:t>
      </w:r>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neutromer spacing fit</w:t>
      </w:r>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neutromer spacing fit equation</w:t>
      </w:r>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neutromer spacing fit equation</w:t>
      </w:r>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neutromer spacing fit equation</w:t>
      </w:r>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equation</w:t>
      </w:r>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equation</w:t>
      </w:r>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equation</w:t>
      </w:r>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eptide that was present in the id file but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AEC8113"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xml:space="preserve">” to be below a </w:t>
      </w:r>
      <w:r w:rsidR="001D6F66">
        <w:lastRenderedPageBreak/>
        <w:t>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lastRenderedPageBreak/>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4"/>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5"/>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lastRenderedPageBreak/>
        <w:t>The large words indicate which step the settings below the work apply to.  We will go over these by section.</w:t>
      </w:r>
    </w:p>
    <w:p w14:paraId="12A8B691" w14:textId="77777777" w:rsidR="003D54D1" w:rsidRDefault="003D54D1" w:rsidP="00FD1052">
      <w:r>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Study N values – different organisms have different biochemical pathways, the number of deuteriums each amino acid will incorporate (N-value) varies based on experiment.  This setting is which of the lines in the resource file “</w:t>
      </w:r>
      <w:proofErr w:type="spellStart"/>
      <w:r w:rsidRPr="003D54D1">
        <w:t>aa_labeling_sites.tsv</w:t>
      </w:r>
      <w:proofErr w:type="spellEnd"/>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 xml:space="preserve">MS level – the </w:t>
      </w:r>
      <w:proofErr w:type="spellStart"/>
      <w:r>
        <w:t>ms</w:t>
      </w:r>
      <w:proofErr w:type="spellEnd"/>
      <w:r>
        <w:t xml:space="preserve"> level which should be extracted.</w:t>
      </w:r>
    </w:p>
    <w:p w14:paraId="6401ADA1" w14:textId="77777777" w:rsidR="004372C8" w:rsidRDefault="004372C8" w:rsidP="00FD1052">
      <w:r>
        <w:t>Retention time unit – whether the retention times in your ID file are provided in seconds or minutes</w:t>
      </w:r>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slow than its retention time in the ID file.</w:t>
      </w:r>
    </w:p>
    <w:p w14:paraId="4D122821" w14:textId="2F6D8385"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deuteriums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lastRenderedPageBreak/>
        <w:t xml:space="preserve">Use Abundance – if you wish to use Abundance calculations, and if so what metric to use.  Both “Use Abundance” and “Use Neutromer Spacing” must be used to use Combined metrics. If </w:t>
      </w:r>
      <w:proofErr w:type="gramStart"/>
      <w:r>
        <w:t>anything</w:t>
      </w:r>
      <w:proofErr w:type="gramEnd"/>
      <w:r>
        <w:t xml:space="preserve"> other than “No” is selected</w:t>
      </w:r>
      <w:r w:rsidRPr="00CA1C1F">
        <w:t xml:space="preserve"> </w:t>
      </w:r>
      <w:r>
        <w:t>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e.g.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70BD6E44" w14:textId="77777777" w:rsidR="00D05132" w:rsidRDefault="00D05132" w:rsidP="00D05132">
      <w:r>
        <w:lastRenderedPageBreak/>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2E3C2050"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32AEDA86" w14:textId="155FE861" w:rsidR="00C21ACF" w:rsidRDefault="00D05132" w:rsidP="00267E4C">
      <w:r>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these are overwritten and freshly generated each time you run DeuteRater so altering them is not useful.</w:t>
      </w:r>
    </w:p>
    <w:p w14:paraId="3F5DAFEB"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format we will go over it now.  Inside the file looks like this:</w:t>
      </w:r>
    </w:p>
    <w:p w14:paraId="0832ABEE" w14:textId="77777777" w:rsidR="006F7C27" w:rsidRDefault="006F7C27" w:rsidP="00E04C78">
      <w:r>
        <w:rPr>
          <w:noProof/>
        </w:rPr>
        <w:lastRenderedPageBreak/>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int – an integer.  A number that cannot have a decimal point</w:t>
      </w:r>
    </w:p>
    <w:p w14:paraId="0E34BFCB" w14:textId="77777777" w:rsidR="0036661D" w:rsidRDefault="0036661D" w:rsidP="00E04C78">
      <w:r>
        <w:t>str – a text string.  The value must be enclosed in quotation marks</w:t>
      </w:r>
    </w:p>
    <w:p w14:paraId="18AE8E5D" w14:textId="77777777" w:rsidR="0036661D" w:rsidRDefault="0036661D" w:rsidP="00E04C78">
      <w:r>
        <w:t>bool – a Boolean value.  The only allowed values are true and false.</w:t>
      </w:r>
    </w:p>
    <w:p w14:paraId="7B98416D" w14:textId="77777777" w:rsidR="0036661D" w:rsidRDefault="00775849" w:rsidP="00E04C78">
      <w:r>
        <w:t xml:space="preserve">If you want to change a value, be cautious.  Many of the values only make sense within a certain range of values, but DeuteRater will not check if your values make sense.  Be cautious.  Also make sure the filename, including </w:t>
      </w:r>
      <w:proofErr w:type="gramStart"/>
      <w:r>
        <w:t>the .</w:t>
      </w:r>
      <w:proofErr w:type="spellStart"/>
      <w:r>
        <w:t>yaml</w:t>
      </w:r>
      <w:proofErr w:type="spellEnd"/>
      <w:proofErr w:type="gramEnd"/>
      <w:r>
        <w:t xml:space="preserve"> extension, remain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14:paraId="6A9CB7E1" w14:textId="77777777" w:rsidR="00870FE3" w:rsidRDefault="00870FE3" w:rsidP="00E04C78">
      <w:r>
        <w:t>Mass cutoffs: determines how many neutromers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This indicates 0-1500 mass peptides should use 3 neutromers, 1500-2400 mass peptides should use 4 neutromers, and anything greater should use 5 neutromers.</w:t>
      </w:r>
    </w:p>
    <w:p w14:paraId="7E7CB7FD" w14:textId="77777777" w:rsidR="00870FE3" w:rsidRDefault="00870FE3" w:rsidP="00E04C78">
      <w:proofErr w:type="spellStart"/>
      <w:r>
        <w:lastRenderedPageBreak/>
        <w:t>Rt_proximity_tolerance</w:t>
      </w:r>
      <w:proofErr w:type="spellEnd"/>
      <w:r>
        <w:t xml:space="preserve"> – if two peptides are this close in time and have a similar m/z, they cannot be separated without MSMS data so will not be included in DeuteRater.</w:t>
      </w:r>
    </w:p>
    <w:p w14:paraId="11AB706E"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7904E7D3" w14:textId="77777777" w:rsidR="00870FE3" w:rsidRDefault="00870FE3" w:rsidP="00870FE3">
      <w:proofErr w:type="spellStart"/>
      <w:r>
        <w:t>Start_time</w:t>
      </w:r>
      <w:proofErr w:type="spellEnd"/>
      <w:r>
        <w:t xml:space="preserve"> – the time that the </w:t>
      </w:r>
      <w:proofErr w:type="spellStart"/>
      <w:r>
        <w:t>mzml</w:t>
      </w:r>
      <w:proofErr w:type="spellEnd"/>
      <w:r>
        <w:t xml:space="preserve"> starts</w:t>
      </w:r>
    </w:p>
    <w:p w14:paraId="4C3E8EE0" w14:textId="77777777" w:rsidR="00870FE3" w:rsidRDefault="00870FE3" w:rsidP="00870FE3">
      <w:proofErr w:type="spellStart"/>
      <w:r>
        <w:t>Study_type</w:t>
      </w:r>
      <w:proofErr w:type="spellEnd"/>
      <w:r>
        <w:t xml:space="preserve"> – same as “study N values” from the Rate Calculation Settings menu</w:t>
      </w:r>
    </w:p>
    <w:p w14:paraId="16FBFFB8" w14:textId="77777777"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14:paraId="4C1FD63E"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7C6AF59E" w14:textId="77777777" w:rsidR="00EA0928" w:rsidRDefault="00EA0928" w:rsidP="00E04C78">
      <w:proofErr w:type="spellStart"/>
      <w:r>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proofErr w:type="spellStart"/>
      <w:r>
        <w:t>Min_charge_states</w:t>
      </w:r>
      <w:proofErr w:type="spellEnd"/>
      <w:r>
        <w:t xml:space="preserve"> – default for “Minimum Charge” from the Id file settings menu.</w:t>
      </w:r>
    </w:p>
    <w:p w14:paraId="57F23EDE" w14:textId="77777777" w:rsidR="00EA0928" w:rsidRPr="00E04C78" w:rsidRDefault="00EA0928" w:rsidP="00EA0928">
      <w:proofErr w:type="spellStart"/>
      <w:r>
        <w:t>Max_charge_states</w:t>
      </w:r>
      <w:proofErr w:type="spellEnd"/>
      <w:r>
        <w:t xml:space="preserve"> – default for “Maximum Charge” from the Id file settings menu.</w:t>
      </w:r>
    </w:p>
    <w:p w14:paraId="0362B367"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7C892758" w14:textId="77777777" w:rsidR="00EA0928" w:rsidRDefault="00EA0928" w:rsidP="00E04C78">
      <w:r>
        <w:t xml:space="preserve">Now we will move on to the settings found in </w:t>
      </w:r>
      <w:proofErr w:type="spellStart"/>
      <w:proofErr w:type="gramStart"/>
      <w:r>
        <w:t>settings.yaml</w:t>
      </w:r>
      <w:proofErr w:type="spellEnd"/>
      <w:proofErr w:type="gramEnd"/>
      <w:r>
        <w:t>:</w:t>
      </w:r>
    </w:p>
    <w:p w14:paraId="34B74C43"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41324E2E" w14:textId="77777777" w:rsidR="00473684" w:rsidRDefault="00473684" w:rsidP="00473684">
      <w:proofErr w:type="spellStart"/>
      <w:r>
        <w:t>n_processors</w:t>
      </w:r>
      <w:proofErr w:type="spellEnd"/>
      <w:r>
        <w:t xml:space="preserve"> – default for “Default Cores to Use” in the Rate Calculation Settings menu.</w:t>
      </w:r>
    </w:p>
    <w:p w14:paraId="41EE0B42" w14:textId="77777777" w:rsidR="00473684" w:rsidRDefault="00473684" w:rsidP="00E04C78">
      <w:proofErr w:type="spellStart"/>
      <w:r>
        <w:t>Id_file_rt_unit</w:t>
      </w:r>
      <w:proofErr w:type="spellEnd"/>
      <w:r>
        <w:t xml:space="preserve"> – default for “Retention Time Unit” in the Rate Calculation Settings menu.</w:t>
      </w:r>
    </w:p>
    <w:p w14:paraId="6432C6EE"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mzML</w:t>
      </w:r>
      <w:proofErr w:type="gramEnd"/>
      <w:r w:rsidR="00473684">
        <w:t xml:space="preserve"> being extracted will be dropped.</w:t>
      </w:r>
    </w:p>
    <w:p w14:paraId="0B067E24"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1321F137" w14:textId="77777777" w:rsidR="009217C1" w:rsidRDefault="008B7EB1" w:rsidP="00E04C78">
      <w:proofErr w:type="spellStart"/>
      <w:r>
        <w:lastRenderedPageBreak/>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file evenly among the processors</w:t>
      </w:r>
    </w:p>
    <w:p w14:paraId="182F7F0F"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14:paraId="77F986DC"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3AB79D95" w14:textId="77777777" w:rsidR="00516B9F" w:rsidRDefault="00516B9F" w:rsidP="00516B9F">
      <w:proofErr w:type="spellStart"/>
      <w:r w:rsidRPr="00516B9F">
        <w:t>ppm_window</w:t>
      </w:r>
      <w:proofErr w:type="spellEnd"/>
      <w:r>
        <w:t xml:space="preserve"> – default for “Allowed m/z error (ppm)” in the Rate Calculation Settings menu.</w:t>
      </w:r>
    </w:p>
    <w:p w14:paraId="31253A1E"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C335455" w14:textId="77777777" w:rsidR="00E37C5B" w:rsidRDefault="005C5510" w:rsidP="00E04C78">
      <w:proofErr w:type="spellStart"/>
      <w:r>
        <w:t>use_neutromer_spacing</w:t>
      </w:r>
      <w:proofErr w:type="spellEnd"/>
      <w:r>
        <w:t xml:space="preserve"> – default for “Use Neutromer Spacing” in the Rate Calculation Settings menu.</w:t>
      </w:r>
    </w:p>
    <w:p w14:paraId="58372D00" w14:textId="77777777" w:rsidR="005C5510" w:rsidRDefault="005C5510" w:rsidP="005C5510">
      <w:proofErr w:type="spellStart"/>
      <w:r w:rsidRPr="005C5510">
        <w:t>minimum_nonzero_points</w:t>
      </w:r>
      <w:proofErr w:type="spellEnd"/>
      <w:r>
        <w:t xml:space="preserve"> – default for “Minimum Non-zero points” in the Rate Calculation Settings menu.</w:t>
      </w:r>
    </w:p>
    <w:p w14:paraId="57C63709" w14:textId="77777777" w:rsidR="005C5510" w:rsidRDefault="005C5510" w:rsidP="00E04C78">
      <w:proofErr w:type="spellStart"/>
      <w:r>
        <w:t>Peak_lookback</w:t>
      </w:r>
      <w:proofErr w:type="spellEnd"/>
      <w:r>
        <w:t xml:space="preserve"> – number of peaks neutromer peaks in front of a peptide id to extract for troubleshooting purposes.</w:t>
      </w:r>
    </w:p>
    <w:p w14:paraId="6A3A2C88" w14:textId="77777777" w:rsidR="005C5510" w:rsidRDefault="005C5510" w:rsidP="005C5510">
      <w:proofErr w:type="spellStart"/>
      <w:r>
        <w:t>Peak_lookahead</w:t>
      </w:r>
      <w:proofErr w:type="spellEnd"/>
      <w:r>
        <w:t xml:space="preserve"> – number of peaks neutromer peaks beyond the last extracted isotope of a peptide id to extract for troubleshooting purposes.</w:t>
      </w:r>
    </w:p>
    <w:p w14:paraId="54CB5C8F" w14:textId="77777777"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14:paraId="18AABD28" w14:textId="77777777" w:rsidR="005C5510" w:rsidRDefault="005C5510" w:rsidP="00E04C78">
      <w:proofErr w:type="spellStart"/>
      <w:r w:rsidRPr="005C5510">
        <w:t>min_envelopes_to_combine</w:t>
      </w:r>
      <w:proofErr w:type="spellEnd"/>
      <w:r>
        <w:t xml:space="preserve"> </w:t>
      </w:r>
      <w:r w:rsidR="0047298D">
        <w:t>–</w:t>
      </w:r>
      <w:r>
        <w:t xml:space="preserve"> </w:t>
      </w:r>
      <w:r w:rsidR="0047298D">
        <w:t>the minimum number of scans that must be in one envelope in order to be a valid extracted envelope.  If there are fewer scans, nothing is extracted for that id.</w:t>
      </w:r>
    </w:p>
    <w:p w14:paraId="69276DE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28AF8CCF"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66A76A51" w14:textId="0938C188" w:rsidR="007254AF" w:rsidRDefault="008B7EB1" w:rsidP="007254AF">
      <w:proofErr w:type="spellStart"/>
      <w:r>
        <w:lastRenderedPageBreak/>
        <w:t>p</w:t>
      </w:r>
      <w:r w:rsidR="007254AF">
        <w:t>eptide_analyte_name_column</w:t>
      </w:r>
      <w:proofErr w:type="spellEnd"/>
      <w:r w:rsidR="007254AF">
        <w:t xml:space="preserve">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proofErr w:type="spellStart"/>
      <w:r w:rsidRPr="00E311BB">
        <w:rPr>
          <w:highlight w:val="yellow"/>
        </w:rPr>
        <w:t>Lipid_analyte_id_column</w:t>
      </w:r>
      <w:proofErr w:type="spellEnd"/>
      <w:r w:rsidRPr="00E311BB">
        <w:rPr>
          <w:highlight w:val="yellow"/>
        </w:rPr>
        <w:t xml:space="preserve"> – the name of the column which has a unique identifier for your lipid.</w:t>
      </w:r>
    </w:p>
    <w:p w14:paraId="6B0E8B63" w14:textId="6FAC827C" w:rsidR="006C429F" w:rsidRDefault="006C429F" w:rsidP="007254AF">
      <w:proofErr w:type="spellStart"/>
      <w:r w:rsidRPr="00E311BB">
        <w:rPr>
          <w:highlight w:val="yellow"/>
        </w:rPr>
        <w:t>Lipid_analyte_name_column</w:t>
      </w:r>
      <w:proofErr w:type="spellEnd"/>
      <w:r w:rsidRPr="00E311BB">
        <w:rPr>
          <w:highlight w:val="yellow"/>
        </w:rPr>
        <w:t xml:space="preserve"> – the name of the column which has the co</w:t>
      </w:r>
      <w:r w:rsidR="00E311BB" w:rsidRPr="00E311BB">
        <w:rPr>
          <w:highlight w:val="yellow"/>
        </w:rPr>
        <w:t>mmon name of your lipids.</w:t>
      </w:r>
    </w:p>
    <w:p w14:paraId="3FA68A5B"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7316923B"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3F4E515" w14:textId="77777777" w:rsidR="005C5510" w:rsidRDefault="00E86566" w:rsidP="00E04C78">
      <w:proofErr w:type="spellStart"/>
      <w:r w:rsidRPr="00E86566">
        <w:t>unique_sequence_column</w:t>
      </w:r>
      <w:proofErr w:type="spellEnd"/>
      <w:r>
        <w:t xml:space="preserve"> – the name of the column containing the amino acid sequence of your peptides.</w:t>
      </w:r>
    </w:p>
    <w:p w14:paraId="25053604"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241C1CF3"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658F69F8"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49E14B2D" w14:textId="77777777" w:rsidR="00E86566" w:rsidRDefault="005F1BF1" w:rsidP="00E04C78">
      <w:proofErr w:type="spellStart"/>
      <w:r>
        <w:t>a</w:t>
      </w:r>
      <w:r w:rsidR="00E86566">
        <w:t>bundance_agreement_filter</w:t>
      </w:r>
      <w:proofErr w:type="spellEnd"/>
      <w:r w:rsidR="00E86566">
        <w:t xml:space="preserve">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proofErr w:type="spellStart"/>
      <w:r>
        <w:t>spacing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proofErr w:type="spellStart"/>
      <w:r>
        <w:t>combined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proofErr w:type="spellStart"/>
      <w:r>
        <w:t>bias_calculation</w:t>
      </w:r>
      <w:proofErr w:type="spellEnd"/>
      <w:r>
        <w:t xml:space="preserve"> – default value for “Bias Calculation” in the Rate Calculation Settings menu.</w:t>
      </w:r>
    </w:p>
    <w:p w14:paraId="5B1F5A73"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5CDDCE82" w14:textId="77777777" w:rsidR="005F1BF1" w:rsidRDefault="005F1BF1" w:rsidP="005F1BF1">
      <w:proofErr w:type="spellStart"/>
      <w:r>
        <w:lastRenderedPageBreak/>
        <w:t>spacing</w:t>
      </w:r>
      <w:r w:rsidRPr="005F1BF1">
        <w:t>_manual_bias</w:t>
      </w:r>
      <w:proofErr w:type="spellEnd"/>
      <w:r>
        <w:t xml:space="preserve"> – default value for “Neutromer Spacing Manual Bias” in the Rate Calculation Settings menu.</w:t>
      </w:r>
    </w:p>
    <w:p w14:paraId="44483E2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2285FBDF" w14:textId="77777777" w:rsidR="005F1BF1" w:rsidRDefault="00340BA7" w:rsidP="005F1BF1">
      <w:proofErr w:type="spellStart"/>
      <w:r w:rsidRPr="00340BA7">
        <w:t>y_intercept_of_fit</w:t>
      </w:r>
      <w:proofErr w:type="spellEnd"/>
      <w:r>
        <w:t xml:space="preserve"> – sets the fraction new at time 0 for the fitting graphs.  </w:t>
      </w:r>
    </w:p>
    <w:p w14:paraId="091C6458"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the error instead of the standard deviation.</w:t>
      </w:r>
    </w:p>
    <w:p w14:paraId="21423EA4" w14:textId="77777777"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4836F4E3"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7F5D744A"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3F433431" w14:textId="77777777" w:rsidR="00340BA7" w:rsidRDefault="00340BA7" w:rsidP="00340BA7">
      <w:proofErr w:type="spellStart"/>
      <w:r w:rsidRPr="00340BA7">
        <w:t>minimum_abund_change</w:t>
      </w:r>
      <w:proofErr w:type="spellEnd"/>
      <w:r>
        <w:t xml:space="preserve"> – </w:t>
      </w:r>
      <w:r w:rsidR="008B7EB1">
        <w:t xml:space="preserve">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neutromers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14:paraId="103618A4" w14:textId="77777777" w:rsidR="008B7EB1" w:rsidRDefault="008B7EB1" w:rsidP="008B7EB1">
      <w:proofErr w:type="spellStart"/>
      <w:r>
        <w:t>verbose_rate</w:t>
      </w:r>
      <w:proofErr w:type="spellEnd"/>
      <w:r>
        <w:t xml:space="preserve"> – default value for “Verbose Output” in the Rate Calculation Settings menu.</w:t>
      </w:r>
    </w:p>
    <w:p w14:paraId="065C0115" w14:textId="77777777" w:rsidR="008B7EB1" w:rsidRDefault="008B7EB1" w:rsidP="00340BA7">
      <w:proofErr w:type="spellStart"/>
      <w:r w:rsidRPr="008B7EB1">
        <w:t>intensity_filter</w:t>
      </w:r>
      <w:proofErr w:type="spellEnd"/>
      <w:r>
        <w:t xml:space="preserve"> – </w:t>
      </w:r>
      <w:r w:rsidRPr="008B7EB1">
        <w:t>A filter used in many areas for scan combining</w:t>
      </w:r>
      <w:r>
        <w:t xml:space="preserve"> in the extractor</w:t>
      </w:r>
      <w:r w:rsidRPr="008B7EB1">
        <w:t>. If a neutromer peak is below the intensity filter, it is not considered to gaussian fitting and is not considered</w:t>
      </w:r>
      <w:r>
        <w:t xml:space="preserve"> a valid scan.</w:t>
      </w:r>
    </w:p>
    <w:p w14:paraId="12A22A45" w14:textId="77777777" w:rsidR="008B7EB1" w:rsidRDefault="008B7EB1" w:rsidP="008B7EB1">
      <w:proofErr w:type="spellStart"/>
      <w:r>
        <w:t>ms_level</w:t>
      </w:r>
      <w:proofErr w:type="spellEnd"/>
      <w:r>
        <w:t xml:space="preserve"> – default value for “MS level” in the Rate Calculation Settings menu.</w:t>
      </w:r>
    </w:p>
    <w:p w14:paraId="723C4FE9"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14:paraId="5C254B4F" w14:textId="77777777" w:rsidR="00D32BD5" w:rsidRDefault="009E0299" w:rsidP="001C61A6">
      <w:r>
        <w:rPr>
          <w:noProof/>
        </w:rPr>
        <w:lastRenderedPageBreak/>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t>For this section we are concerned with “</w:t>
      </w:r>
      <w:proofErr w:type="spellStart"/>
      <w:r>
        <w:t>aa_elem_compositions.tsv</w:t>
      </w:r>
      <w:proofErr w:type="spellEnd"/>
      <w:r>
        <w:t>” which looks like this:</w:t>
      </w:r>
    </w:p>
    <w:p w14:paraId="03651025" w14:textId="77777777" w:rsidR="00D32BD5" w:rsidRDefault="00D32BD5" w:rsidP="001C61A6">
      <w:r>
        <w:rPr>
          <w:noProof/>
        </w:rPr>
        <w:lastRenderedPageBreak/>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sensitive, and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deuteriums.</w:t>
      </w:r>
    </w:p>
    <w:p w14:paraId="1C8E7176"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proofErr w:type="gramStart"/>
      <w:r w:rsidR="00F54060">
        <w:t>ptms.json</w:t>
      </w:r>
      <w:proofErr w:type="spellEnd"/>
      <w:proofErr w:type="gramEnd"/>
      <w:r w:rsidR="00F54060">
        <w:t xml:space="preserve">.  A .json file can be opened in a text editor or interactive coding environment. </w:t>
      </w:r>
      <w:proofErr w:type="spellStart"/>
      <w:r w:rsidR="00F54060">
        <w:t>Ptms.json</w:t>
      </w:r>
      <w:proofErr w:type="spellEnd"/>
      <w:r w:rsidR="00F54060">
        <w:t xml:space="preserve">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 [[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5AAE5" w14:textId="77777777" w:rsidR="00F4362D" w:rsidRDefault="00F4362D" w:rsidP="005C5510">
      <w:pPr>
        <w:spacing w:after="0" w:line="240" w:lineRule="auto"/>
      </w:pPr>
      <w:r>
        <w:separator/>
      </w:r>
    </w:p>
  </w:endnote>
  <w:endnote w:type="continuationSeparator" w:id="0">
    <w:p w14:paraId="476DDC3A" w14:textId="77777777" w:rsidR="00F4362D" w:rsidRDefault="00F4362D"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DDF8F" w14:textId="77777777" w:rsidR="00F4362D" w:rsidRDefault="00F4362D" w:rsidP="005C5510">
      <w:pPr>
        <w:spacing w:after="0" w:line="240" w:lineRule="auto"/>
      </w:pPr>
      <w:r>
        <w:separator/>
      </w:r>
    </w:p>
  </w:footnote>
  <w:footnote w:type="continuationSeparator" w:id="0">
    <w:p w14:paraId="72BE9A9F" w14:textId="77777777" w:rsidR="00F4362D" w:rsidRDefault="00F4362D"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D63"/>
    <w:rsid w:val="00055DB5"/>
    <w:rsid w:val="000645EB"/>
    <w:rsid w:val="00084E2E"/>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A290D"/>
    <w:rsid w:val="00306DE8"/>
    <w:rsid w:val="00311877"/>
    <w:rsid w:val="0031366A"/>
    <w:rsid w:val="00331F94"/>
    <w:rsid w:val="00336653"/>
    <w:rsid w:val="00340BA7"/>
    <w:rsid w:val="00345B69"/>
    <w:rsid w:val="0036661D"/>
    <w:rsid w:val="00376094"/>
    <w:rsid w:val="003B5938"/>
    <w:rsid w:val="003B6D68"/>
    <w:rsid w:val="003D54D1"/>
    <w:rsid w:val="003F3991"/>
    <w:rsid w:val="003F6327"/>
    <w:rsid w:val="004110F7"/>
    <w:rsid w:val="004157C2"/>
    <w:rsid w:val="004372C8"/>
    <w:rsid w:val="00442BCD"/>
    <w:rsid w:val="00457E54"/>
    <w:rsid w:val="0047298D"/>
    <w:rsid w:val="00473684"/>
    <w:rsid w:val="0049106E"/>
    <w:rsid w:val="004D6296"/>
    <w:rsid w:val="004E42A2"/>
    <w:rsid w:val="00516B9F"/>
    <w:rsid w:val="00531813"/>
    <w:rsid w:val="00536906"/>
    <w:rsid w:val="00544770"/>
    <w:rsid w:val="00551A1F"/>
    <w:rsid w:val="0055617C"/>
    <w:rsid w:val="00571318"/>
    <w:rsid w:val="00597732"/>
    <w:rsid w:val="005C0E21"/>
    <w:rsid w:val="005C526D"/>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4D50"/>
    <w:rsid w:val="006F6487"/>
    <w:rsid w:val="006F7C27"/>
    <w:rsid w:val="007254AF"/>
    <w:rsid w:val="007302B3"/>
    <w:rsid w:val="00775849"/>
    <w:rsid w:val="00777602"/>
    <w:rsid w:val="007B184F"/>
    <w:rsid w:val="00812BB5"/>
    <w:rsid w:val="00816787"/>
    <w:rsid w:val="00845955"/>
    <w:rsid w:val="00870FE3"/>
    <w:rsid w:val="00871526"/>
    <w:rsid w:val="00891AAC"/>
    <w:rsid w:val="0089543C"/>
    <w:rsid w:val="008B7EB1"/>
    <w:rsid w:val="008F0EF2"/>
    <w:rsid w:val="00903162"/>
    <w:rsid w:val="009103E4"/>
    <w:rsid w:val="00912098"/>
    <w:rsid w:val="00914C33"/>
    <w:rsid w:val="009217C1"/>
    <w:rsid w:val="00934ECD"/>
    <w:rsid w:val="00947440"/>
    <w:rsid w:val="00984BCA"/>
    <w:rsid w:val="0099713C"/>
    <w:rsid w:val="009A636B"/>
    <w:rsid w:val="009D09AF"/>
    <w:rsid w:val="009D49B2"/>
    <w:rsid w:val="009E0299"/>
    <w:rsid w:val="00A013C4"/>
    <w:rsid w:val="00A24651"/>
    <w:rsid w:val="00A27CF1"/>
    <w:rsid w:val="00A45A23"/>
    <w:rsid w:val="00A639D4"/>
    <w:rsid w:val="00A74205"/>
    <w:rsid w:val="00A90250"/>
    <w:rsid w:val="00AA1553"/>
    <w:rsid w:val="00AB6C29"/>
    <w:rsid w:val="00AB789E"/>
    <w:rsid w:val="00AC6148"/>
    <w:rsid w:val="00AC746F"/>
    <w:rsid w:val="00AF0B37"/>
    <w:rsid w:val="00B53834"/>
    <w:rsid w:val="00B70E02"/>
    <w:rsid w:val="00B846B5"/>
    <w:rsid w:val="00BB1A5D"/>
    <w:rsid w:val="00BB6857"/>
    <w:rsid w:val="00BC5AFE"/>
    <w:rsid w:val="00BF0DDC"/>
    <w:rsid w:val="00C10CB5"/>
    <w:rsid w:val="00C171E3"/>
    <w:rsid w:val="00C21ACF"/>
    <w:rsid w:val="00C33237"/>
    <w:rsid w:val="00C54489"/>
    <w:rsid w:val="00C66918"/>
    <w:rsid w:val="00C95D81"/>
    <w:rsid w:val="00CA1C1F"/>
    <w:rsid w:val="00CF5B98"/>
    <w:rsid w:val="00D05132"/>
    <w:rsid w:val="00D07924"/>
    <w:rsid w:val="00D15928"/>
    <w:rsid w:val="00D32BD5"/>
    <w:rsid w:val="00D372DE"/>
    <w:rsid w:val="00D969AD"/>
    <w:rsid w:val="00DB0EE3"/>
    <w:rsid w:val="00DF238B"/>
    <w:rsid w:val="00E00952"/>
    <w:rsid w:val="00E04C78"/>
    <w:rsid w:val="00E2061C"/>
    <w:rsid w:val="00E311BB"/>
    <w:rsid w:val="00E31E65"/>
    <w:rsid w:val="00E37C5B"/>
    <w:rsid w:val="00E65C15"/>
    <w:rsid w:val="00E76EF6"/>
    <w:rsid w:val="00E86566"/>
    <w:rsid w:val="00EA0928"/>
    <w:rsid w:val="00EB0C72"/>
    <w:rsid w:val="00EB299D"/>
    <w:rsid w:val="00EB5A99"/>
    <w:rsid w:val="00F4362D"/>
    <w:rsid w:val="00F5311D"/>
    <w:rsid w:val="00F54060"/>
    <w:rsid w:val="00F60C5B"/>
    <w:rsid w:val="00F637DF"/>
    <w:rsid w:val="00F73F78"/>
    <w:rsid w:val="00F75E67"/>
    <w:rsid w:val="00F94291"/>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Props1.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2.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docProps/app.xml><?xml version="1.0" encoding="utf-8"?>
<Properties xmlns="http://schemas.openxmlformats.org/officeDocument/2006/extended-properties" xmlns:vt="http://schemas.openxmlformats.org/officeDocument/2006/docPropsVTypes">
  <Template>Normal.dotm</Template>
  <TotalTime>8796</TotalTime>
  <Pages>31</Pages>
  <Words>9223</Words>
  <Characters>52572</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Noah Earls</cp:lastModifiedBy>
  <cp:revision>4</cp:revision>
  <dcterms:created xsi:type="dcterms:W3CDTF">2023-02-17T21:44:00Z</dcterms:created>
  <dcterms:modified xsi:type="dcterms:W3CDTF">2023-03-0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